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45434D" w14:textId="77777777" w:rsidR="00FC770A" w:rsidRPr="009C2B3E" w:rsidRDefault="00FC770A" w:rsidP="008130F9">
      <w:pPr>
        <w:spacing w:line="360" w:lineRule="auto"/>
        <w:jc w:val="center"/>
        <w:rPr>
          <w:rFonts w:asciiTheme="majorBidi" w:hAnsiTheme="majorBidi" w:cstheme="majorBidi"/>
          <w:b/>
          <w:sz w:val="26"/>
          <w:szCs w:val="26"/>
        </w:rPr>
      </w:pPr>
      <w:r w:rsidRPr="009C2B3E">
        <w:rPr>
          <w:rFonts w:asciiTheme="majorBidi" w:hAnsiTheme="majorBidi" w:cstheme="majorBidi"/>
          <w:b/>
          <w:sz w:val="24"/>
          <w:szCs w:val="24"/>
        </w:rPr>
        <w:t>DA</w:t>
      </w:r>
      <w:r w:rsidRPr="009C2B3E">
        <w:rPr>
          <w:rFonts w:asciiTheme="majorBidi" w:hAnsiTheme="majorBidi" w:cstheme="majorBidi"/>
          <w:b/>
          <w:sz w:val="26"/>
          <w:szCs w:val="26"/>
        </w:rPr>
        <w:t>FTAR PUSTAKA</w:t>
      </w:r>
    </w:p>
    <w:p w14:paraId="0B33BA24" w14:textId="77777777" w:rsidR="001212BE" w:rsidRDefault="001212BE" w:rsidP="008130F9">
      <w:pPr>
        <w:spacing w:line="360" w:lineRule="auto"/>
        <w:jc w:val="center"/>
        <w:rPr>
          <w:rFonts w:asciiTheme="majorBidi" w:hAnsiTheme="majorBidi" w:cstheme="majorBidi"/>
          <w:sz w:val="24"/>
          <w:szCs w:val="24"/>
        </w:rPr>
      </w:pPr>
    </w:p>
    <w:p w14:paraId="5A78B066" w14:textId="77777777" w:rsidR="00D6205E" w:rsidRPr="00D6205E" w:rsidRDefault="00D6205E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6205E">
        <w:rPr>
          <w:rFonts w:ascii="Times New Roman" w:hAnsi="Times New Roman" w:cs="Times New Roman"/>
          <w:sz w:val="24"/>
          <w:szCs w:val="24"/>
        </w:rPr>
        <w:t xml:space="preserve">Ahmad </w:t>
      </w:r>
      <w:proofErr w:type="spellStart"/>
      <w:r w:rsidRPr="00D6205E">
        <w:rPr>
          <w:rFonts w:ascii="Times New Roman" w:hAnsi="Times New Roman" w:cs="Times New Roman"/>
          <w:sz w:val="24"/>
          <w:szCs w:val="24"/>
        </w:rPr>
        <w:t>Mukhlasi</w:t>
      </w:r>
      <w:proofErr w:type="spellEnd"/>
      <w:r w:rsidRPr="00D6205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6205E">
        <w:rPr>
          <w:rFonts w:ascii="Times New Roman" w:hAnsi="Times New Roman" w:cs="Times New Roman"/>
          <w:sz w:val="24"/>
          <w:szCs w:val="24"/>
        </w:rPr>
        <w:t>Rakhmat</w:t>
      </w:r>
      <w:proofErr w:type="spellEnd"/>
      <w:r w:rsidRPr="00D6205E">
        <w:rPr>
          <w:rFonts w:ascii="Times New Roman" w:hAnsi="Times New Roman" w:cs="Times New Roman"/>
          <w:sz w:val="24"/>
          <w:szCs w:val="24"/>
        </w:rPr>
        <w:t xml:space="preserve"> Wibowo. “Desain </w:t>
      </w:r>
      <w:proofErr w:type="spellStart"/>
      <w:r w:rsidRPr="00D6205E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D620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05E">
        <w:rPr>
          <w:rFonts w:ascii="Times New Roman" w:hAnsi="Times New Roman" w:cs="Times New Roman"/>
          <w:sz w:val="24"/>
          <w:szCs w:val="24"/>
        </w:rPr>
        <w:t>kurikuum</w:t>
      </w:r>
      <w:proofErr w:type="spellEnd"/>
      <w:r w:rsidRPr="00D620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05E">
        <w:rPr>
          <w:rFonts w:ascii="Times New Roman" w:hAnsi="Times New Roman" w:cs="Times New Roman"/>
          <w:sz w:val="24"/>
          <w:szCs w:val="24"/>
        </w:rPr>
        <w:t>Integratif</w:t>
      </w:r>
      <w:proofErr w:type="spellEnd"/>
      <w:r w:rsidRPr="00D6205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6205E">
        <w:rPr>
          <w:rFonts w:ascii="Times New Roman" w:hAnsi="Times New Roman" w:cs="Times New Roman"/>
          <w:sz w:val="24"/>
          <w:szCs w:val="24"/>
        </w:rPr>
        <w:t>Implementasinya</w:t>
      </w:r>
      <w:proofErr w:type="spellEnd"/>
      <w:r w:rsidRPr="00D620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05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D620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05E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D6205E">
        <w:rPr>
          <w:rFonts w:ascii="Times New Roman" w:hAnsi="Times New Roman" w:cs="Times New Roman"/>
          <w:sz w:val="24"/>
          <w:szCs w:val="24"/>
        </w:rPr>
        <w:t>” Vol. 2 no. 1 (20018)</w:t>
      </w:r>
    </w:p>
    <w:p w14:paraId="6314112B" w14:textId="77777777" w:rsidR="005D6C34" w:rsidRDefault="005D6C34" w:rsidP="009F75C9">
      <w:pPr>
        <w:pStyle w:val="Bibliography"/>
        <w:rPr>
          <w:rFonts w:asciiTheme="majorBidi" w:hAnsiTheme="majorBidi" w:cstheme="majorBidi"/>
          <w:sz w:val="24"/>
          <w:szCs w:val="24"/>
        </w:rPr>
      </w:pPr>
    </w:p>
    <w:p w14:paraId="13E38FD7" w14:textId="77777777" w:rsidR="00FC770A" w:rsidRPr="00125746" w:rsidRDefault="00FC770A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125746">
        <w:rPr>
          <w:rFonts w:asciiTheme="majorBidi" w:hAnsiTheme="majorBidi" w:cstheme="majorBidi"/>
          <w:sz w:val="24"/>
          <w:szCs w:val="24"/>
        </w:rPr>
        <w:fldChar w:fldCharType="begin"/>
      </w:r>
      <w:r w:rsidRPr="00125746">
        <w:rPr>
          <w:rFonts w:asciiTheme="majorBidi" w:hAnsiTheme="majorBidi" w:cstheme="majorBidi"/>
          <w:sz w:val="24"/>
          <w:szCs w:val="24"/>
        </w:rPr>
        <w:instrText xml:space="preserve"> ADDIN ZOTERO_BIBL {"uncited":[],"omitted":[],"custom":[]} CSL_BIBLIOGRAPHY </w:instrText>
      </w:r>
      <w:r w:rsidRPr="00125746">
        <w:rPr>
          <w:rFonts w:asciiTheme="majorBidi" w:hAnsiTheme="majorBidi" w:cstheme="majorBidi"/>
          <w:sz w:val="24"/>
          <w:szCs w:val="24"/>
        </w:rPr>
        <w:fldChar w:fldCharType="separate"/>
      </w:r>
      <w:r w:rsidRPr="00125746">
        <w:rPr>
          <w:rFonts w:ascii="Times New Roman" w:hAnsi="Times New Roman" w:cs="Times New Roman"/>
          <w:sz w:val="24"/>
          <w:szCs w:val="24"/>
        </w:rPr>
        <w:t xml:space="preserve">Asmul Chusna. “https://www.antaranews.com/berita/1635818/gugus-tugas-covid-19-kabupaten-kediri-konfirmasi-10-tambahan-kasus.” </w:t>
      </w:r>
      <w:r w:rsidRPr="00125746">
        <w:rPr>
          <w:rFonts w:ascii="Times New Roman" w:hAnsi="Times New Roman" w:cs="Times New Roman"/>
          <w:i/>
          <w:iCs/>
          <w:sz w:val="24"/>
          <w:szCs w:val="24"/>
        </w:rPr>
        <w:t>ANTARA NWS</w:t>
      </w:r>
      <w:r w:rsidRPr="00125746">
        <w:rPr>
          <w:rFonts w:ascii="Times New Roman" w:hAnsi="Times New Roman" w:cs="Times New Roman"/>
          <w:sz w:val="24"/>
          <w:szCs w:val="24"/>
        </w:rPr>
        <w:t>, 27 Juli 2020.</w:t>
      </w:r>
    </w:p>
    <w:p w14:paraId="1C11F031" w14:textId="77777777" w:rsidR="005D6C34" w:rsidRDefault="005D6C34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</w:p>
    <w:p w14:paraId="77384D68" w14:textId="77777777" w:rsidR="00FC770A" w:rsidRPr="00125746" w:rsidRDefault="00FC770A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125746">
        <w:rPr>
          <w:rFonts w:ascii="Times New Roman" w:hAnsi="Times New Roman" w:cs="Times New Roman"/>
          <w:sz w:val="24"/>
          <w:szCs w:val="24"/>
        </w:rPr>
        <w:t xml:space="preserve">Astuty, Widy, dan Abdul Wachid Bambang Suharto. “Desain Perencanaan Pelaksanaan Pembelajaran Pendidikan Agama Islam Daring dengan Kurikulum Darurat.” </w:t>
      </w:r>
      <w:r w:rsidRPr="00125746">
        <w:rPr>
          <w:rFonts w:ascii="Times New Roman" w:hAnsi="Times New Roman" w:cs="Times New Roman"/>
          <w:i/>
          <w:iCs/>
          <w:sz w:val="24"/>
          <w:szCs w:val="24"/>
        </w:rPr>
        <w:t>Jurnal Penelitian Pendidikan Islam</w:t>
      </w:r>
      <w:r w:rsidRPr="00125746">
        <w:rPr>
          <w:rFonts w:ascii="Times New Roman" w:hAnsi="Times New Roman" w:cs="Times New Roman"/>
          <w:sz w:val="24"/>
          <w:szCs w:val="24"/>
        </w:rPr>
        <w:t xml:space="preserve"> 9 (t.t.): 81–96.</w:t>
      </w:r>
    </w:p>
    <w:p w14:paraId="45FE852B" w14:textId="77777777" w:rsidR="005D6C34" w:rsidRDefault="005D6C34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</w:p>
    <w:p w14:paraId="50479C29" w14:textId="77777777" w:rsidR="00FC770A" w:rsidRPr="00125746" w:rsidRDefault="00FC770A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125746">
        <w:rPr>
          <w:rFonts w:ascii="Times New Roman" w:hAnsi="Times New Roman" w:cs="Times New Roman"/>
          <w:sz w:val="24"/>
          <w:szCs w:val="24"/>
        </w:rPr>
        <w:t xml:space="preserve">Azizah, Elisa Novie, Octavian Dwi Tanto, Sulistia Arum Naningtias, dan Rani Umi Rahmawati. “Menyusun Kurikulum Paud (Perencanaan Pembelajaran Dari Rumah Selama Menghadapi Pandemi Covid-19).” </w:t>
      </w:r>
      <w:r w:rsidRPr="00125746">
        <w:rPr>
          <w:rFonts w:ascii="Times New Roman" w:hAnsi="Times New Roman" w:cs="Times New Roman"/>
          <w:i/>
          <w:iCs/>
          <w:sz w:val="24"/>
          <w:szCs w:val="24"/>
        </w:rPr>
        <w:t>IJCE (Indonesian Journal of Community Engagement)</w:t>
      </w:r>
      <w:r w:rsidRPr="00125746">
        <w:rPr>
          <w:rFonts w:ascii="Times New Roman" w:hAnsi="Times New Roman" w:cs="Times New Roman"/>
          <w:sz w:val="24"/>
          <w:szCs w:val="24"/>
        </w:rPr>
        <w:t xml:space="preserve"> 2, no. 1 (2021): 14–19.</w:t>
      </w:r>
    </w:p>
    <w:p w14:paraId="663EAD0E" w14:textId="77777777" w:rsidR="005D6C34" w:rsidRDefault="005D6C34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</w:p>
    <w:p w14:paraId="0D81DBF7" w14:textId="77777777" w:rsidR="00FC770A" w:rsidRDefault="00FC770A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125746">
        <w:rPr>
          <w:rFonts w:ascii="Times New Roman" w:hAnsi="Times New Roman" w:cs="Times New Roman"/>
          <w:sz w:val="24"/>
          <w:szCs w:val="24"/>
        </w:rPr>
        <w:t xml:space="preserve">Carmen Carrillo and Maria Assunção Flores. “COVID-19 and Teacher Education: A Literature Review of Online Teaching and Learning Practices,” European Journal of Teacher Education 43, no. 4 (August 7, 2020): 466–487.” </w:t>
      </w:r>
      <w:r w:rsidRPr="00125746">
        <w:rPr>
          <w:rFonts w:ascii="Times New Roman" w:hAnsi="Times New Roman" w:cs="Times New Roman"/>
          <w:i/>
          <w:iCs/>
          <w:sz w:val="24"/>
          <w:szCs w:val="24"/>
        </w:rPr>
        <w:t>European Journal of Teacher</w:t>
      </w:r>
      <w:r w:rsidRPr="00125746">
        <w:rPr>
          <w:rFonts w:ascii="Times New Roman" w:hAnsi="Times New Roman" w:cs="Times New Roman"/>
          <w:sz w:val="24"/>
          <w:szCs w:val="24"/>
        </w:rPr>
        <w:t xml:space="preserve"> 43, no. 4 (Agust 2020).</w:t>
      </w:r>
    </w:p>
    <w:p w14:paraId="49E03918" w14:textId="77777777" w:rsidR="005D6C34" w:rsidRDefault="005D6C34" w:rsidP="009F75C9">
      <w:pPr>
        <w:pStyle w:val="Bibliography"/>
        <w:rPr>
          <w:rFonts w:ascii="Times New Roman" w:hAnsi="Times New Roman" w:cs="Times New Roman"/>
          <w:sz w:val="26"/>
        </w:rPr>
      </w:pPr>
    </w:p>
    <w:p w14:paraId="39FB278F" w14:textId="77777777" w:rsidR="00D6205E" w:rsidRPr="00C12C1A" w:rsidRDefault="00D6205E" w:rsidP="009F75C9">
      <w:pPr>
        <w:pStyle w:val="Bibliography"/>
        <w:rPr>
          <w:rFonts w:ascii="Times New Roman" w:hAnsi="Times New Roman" w:cs="Times New Roman"/>
          <w:sz w:val="26"/>
        </w:rPr>
      </w:pPr>
      <w:r w:rsidRPr="00C12C1A">
        <w:rPr>
          <w:rFonts w:ascii="Times New Roman" w:hAnsi="Times New Roman" w:cs="Times New Roman"/>
          <w:sz w:val="26"/>
        </w:rPr>
        <w:t>“data dokumentasi  Madrasah Tsanawiyah Negeri  4 Kediri,” 7 Juli 2021.</w:t>
      </w:r>
    </w:p>
    <w:p w14:paraId="73296A9E" w14:textId="77777777" w:rsidR="005D6C34" w:rsidRDefault="005D6C34" w:rsidP="009F75C9">
      <w:pPr>
        <w:pStyle w:val="Bibliography"/>
        <w:rPr>
          <w:rFonts w:ascii="Times New Roman" w:hAnsi="Times New Roman" w:cs="Times New Roman"/>
          <w:sz w:val="26"/>
        </w:rPr>
      </w:pPr>
    </w:p>
    <w:p w14:paraId="16EC2F27" w14:textId="77777777" w:rsidR="00D6205E" w:rsidRPr="00D6205E" w:rsidRDefault="00D6205E" w:rsidP="009F75C9">
      <w:pPr>
        <w:pStyle w:val="Bibliography"/>
        <w:rPr>
          <w:rFonts w:ascii="Times New Roman" w:hAnsi="Times New Roman" w:cs="Times New Roman"/>
          <w:sz w:val="26"/>
        </w:rPr>
      </w:pPr>
      <w:r w:rsidRPr="00C12C1A">
        <w:rPr>
          <w:rFonts w:ascii="Times New Roman" w:hAnsi="Times New Roman" w:cs="Times New Roman"/>
          <w:sz w:val="26"/>
        </w:rPr>
        <w:t>“Data Surat keputusan Kurikulum Darurat Madrasah Tsanawiyah Nege</w:t>
      </w:r>
      <w:r>
        <w:rPr>
          <w:rFonts w:ascii="Times New Roman" w:hAnsi="Times New Roman" w:cs="Times New Roman"/>
          <w:sz w:val="26"/>
        </w:rPr>
        <w:t>r</w:t>
      </w:r>
      <w:r w:rsidRPr="00C12C1A">
        <w:rPr>
          <w:rFonts w:ascii="Times New Roman" w:hAnsi="Times New Roman" w:cs="Times New Roman"/>
          <w:sz w:val="26"/>
        </w:rPr>
        <w:t xml:space="preserve">i 4kabupaten  kediri,” </w:t>
      </w:r>
      <w:r>
        <w:rPr>
          <w:rFonts w:ascii="Times New Roman" w:hAnsi="Times New Roman" w:cs="Times New Roman"/>
          <w:sz w:val="26"/>
        </w:rPr>
        <w:t>t.t.</w:t>
      </w:r>
    </w:p>
    <w:p w14:paraId="7DD9B977" w14:textId="77777777" w:rsidR="005D6C34" w:rsidRDefault="005D6C34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</w:p>
    <w:p w14:paraId="24AD0351" w14:textId="77777777" w:rsidR="00FC770A" w:rsidRPr="00125746" w:rsidRDefault="00FC770A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125746">
        <w:rPr>
          <w:rFonts w:ascii="Times New Roman" w:hAnsi="Times New Roman" w:cs="Times New Roman"/>
          <w:sz w:val="24"/>
          <w:szCs w:val="24"/>
        </w:rPr>
        <w:t>Direktorat Jenderal Pendidikan Islam. “Keputusan Direktur Jenderal Pendidikan Islam Nomor 2791 Tahun 2020 Tentang Panduan Kurikulum Darurat Pada Madrasah.,” t.t.</w:t>
      </w:r>
    </w:p>
    <w:p w14:paraId="1C650249" w14:textId="77777777" w:rsidR="005D6C34" w:rsidRDefault="005D6C34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</w:p>
    <w:p w14:paraId="6A156569" w14:textId="77777777" w:rsidR="00FC770A" w:rsidRPr="00125746" w:rsidRDefault="00FC770A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125746">
        <w:rPr>
          <w:rFonts w:ascii="Times New Roman" w:hAnsi="Times New Roman" w:cs="Times New Roman"/>
          <w:sz w:val="24"/>
          <w:szCs w:val="24"/>
        </w:rPr>
        <w:t xml:space="preserve">E. Kurniyati Siswati. “Kurikulum 13 Dalam proses Pembelajarn Online Pada Masa Pandemi Covid-19.” </w:t>
      </w:r>
      <w:r w:rsidRPr="00125746">
        <w:rPr>
          <w:rFonts w:ascii="Times New Roman" w:hAnsi="Times New Roman" w:cs="Times New Roman"/>
          <w:i/>
          <w:iCs/>
          <w:sz w:val="24"/>
          <w:szCs w:val="24"/>
        </w:rPr>
        <w:t>Universitas Muhammadiyah Tangerang</w:t>
      </w:r>
      <w:r w:rsidRPr="00125746">
        <w:rPr>
          <w:rFonts w:ascii="Times New Roman" w:hAnsi="Times New Roman" w:cs="Times New Roman"/>
          <w:sz w:val="24"/>
          <w:szCs w:val="24"/>
        </w:rPr>
        <w:t xml:space="preserve"> Vol. 2 No. 2 (Juli 2020).</w:t>
      </w:r>
    </w:p>
    <w:p w14:paraId="51E06481" w14:textId="77777777" w:rsidR="005D6C34" w:rsidRDefault="005D6C34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</w:p>
    <w:p w14:paraId="287C9044" w14:textId="77777777" w:rsidR="00FC770A" w:rsidRPr="00125746" w:rsidRDefault="00FC770A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125746">
        <w:rPr>
          <w:rFonts w:ascii="Times New Roman" w:hAnsi="Times New Roman" w:cs="Times New Roman"/>
          <w:sz w:val="24"/>
          <w:szCs w:val="24"/>
        </w:rPr>
        <w:t>“Edaran Menteri Pendidikan Nomor 14 Tahun 2019 tentang Penyederhanaan RPP,” t.t.</w:t>
      </w:r>
    </w:p>
    <w:p w14:paraId="4DB74DA7" w14:textId="77777777" w:rsidR="005D6C34" w:rsidRDefault="005D6C34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</w:p>
    <w:p w14:paraId="0C2AEE6A" w14:textId="77777777" w:rsidR="00FC770A" w:rsidRPr="00125746" w:rsidRDefault="00FC770A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125746">
        <w:rPr>
          <w:rFonts w:ascii="Times New Roman" w:hAnsi="Times New Roman" w:cs="Times New Roman"/>
          <w:sz w:val="24"/>
          <w:szCs w:val="24"/>
        </w:rPr>
        <w:t xml:space="preserve">Intan Safitri Mokodompit. “Home Visit sebagai Refleksi Kurikulum Darurat Covid-19: Kesiapan Guru, Respon Siswa, Materi dan Hasil Belajar di Madrasah Tsanawiyah.” </w:t>
      </w:r>
      <w:r w:rsidRPr="00125746">
        <w:rPr>
          <w:rFonts w:ascii="Times New Roman" w:hAnsi="Times New Roman" w:cs="Times New Roman"/>
          <w:i/>
          <w:iCs/>
          <w:sz w:val="24"/>
          <w:szCs w:val="24"/>
        </w:rPr>
        <w:t>Jurnal Manajemen Dan Pendidikan Islam,</w:t>
      </w:r>
      <w:r w:rsidRPr="00125746">
        <w:rPr>
          <w:rFonts w:ascii="Times New Roman" w:hAnsi="Times New Roman" w:cs="Times New Roman"/>
          <w:sz w:val="24"/>
          <w:szCs w:val="24"/>
        </w:rPr>
        <w:t xml:space="preserve"> VOL. 6 NO. 2 (2020).</w:t>
      </w:r>
    </w:p>
    <w:p w14:paraId="66091DD1" w14:textId="77777777" w:rsidR="00FC770A" w:rsidRPr="00125746" w:rsidRDefault="00FC770A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125746">
        <w:rPr>
          <w:rFonts w:ascii="Times New Roman" w:hAnsi="Times New Roman" w:cs="Times New Roman"/>
          <w:sz w:val="24"/>
          <w:szCs w:val="24"/>
        </w:rPr>
        <w:lastRenderedPageBreak/>
        <w:t>“Jurnal Ilmiah Iqra’ Fakultas Tarbiyah dan Ilmu Keguruan [FTIK] IAIN Manado Kurikulum Darurat Covid 19 di Kota Kotamobagu; Fenomena dan Realita Guru Madrasah” volume 2 (2020): 155.</w:t>
      </w:r>
    </w:p>
    <w:p w14:paraId="06C9B571" w14:textId="77777777" w:rsidR="005D6C34" w:rsidRDefault="005D6C34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</w:p>
    <w:p w14:paraId="034273B7" w14:textId="77777777" w:rsidR="00FC770A" w:rsidRPr="00125746" w:rsidRDefault="00FC770A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125746">
        <w:rPr>
          <w:rFonts w:ascii="Times New Roman" w:hAnsi="Times New Roman" w:cs="Times New Roman"/>
          <w:sz w:val="24"/>
          <w:szCs w:val="24"/>
        </w:rPr>
        <w:t>“Keputusan Direktur Jendral Pendidikan Islam Nomor 2781 Tahun 2020 tentang Panduan Kurikulum Darurat pada Madrasah,” t.t.</w:t>
      </w:r>
    </w:p>
    <w:p w14:paraId="275DE7C8" w14:textId="77777777" w:rsidR="005D6C34" w:rsidRDefault="005D6C34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</w:p>
    <w:p w14:paraId="5891B541" w14:textId="77777777" w:rsidR="00FC770A" w:rsidRPr="00125746" w:rsidRDefault="00FC770A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125746">
        <w:rPr>
          <w:rFonts w:ascii="Times New Roman" w:hAnsi="Times New Roman" w:cs="Times New Roman"/>
          <w:sz w:val="24"/>
          <w:szCs w:val="24"/>
        </w:rPr>
        <w:t>kurniawati dan siswati. “Kurikulum 2013 dalam proses pembelajaran online pdada masa pandemi covid 19 , .” Vol. 2 No. 2 (Juli 2020).</w:t>
      </w:r>
    </w:p>
    <w:p w14:paraId="68E36809" w14:textId="77777777" w:rsidR="005D6C34" w:rsidRDefault="005D6C34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</w:p>
    <w:p w14:paraId="771B10E9" w14:textId="77777777" w:rsidR="00FC770A" w:rsidRPr="00125746" w:rsidRDefault="00FC770A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125746">
        <w:rPr>
          <w:rFonts w:ascii="Times New Roman" w:hAnsi="Times New Roman" w:cs="Times New Roman"/>
          <w:sz w:val="24"/>
          <w:szCs w:val="24"/>
        </w:rPr>
        <w:t xml:space="preserve">Kusnohadi. “Pendidik Online Perluasan Tugas Dari Kelas Konvensional Menuju Kelas Maya.” </w:t>
      </w:r>
      <w:r w:rsidRPr="00125746">
        <w:rPr>
          <w:rFonts w:ascii="Times New Roman" w:hAnsi="Times New Roman" w:cs="Times New Roman"/>
          <w:i/>
          <w:iCs/>
          <w:sz w:val="24"/>
          <w:szCs w:val="24"/>
        </w:rPr>
        <w:t>Jurnal Teknodik</w:t>
      </w:r>
      <w:r w:rsidRPr="00125746">
        <w:rPr>
          <w:rFonts w:ascii="Times New Roman" w:hAnsi="Times New Roman" w:cs="Times New Roman"/>
          <w:sz w:val="24"/>
          <w:szCs w:val="24"/>
        </w:rPr>
        <w:t xml:space="preserve"> 18 (2014).</w:t>
      </w:r>
    </w:p>
    <w:p w14:paraId="6464AD35" w14:textId="77777777" w:rsidR="005D6C34" w:rsidRDefault="005D6C34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</w:p>
    <w:p w14:paraId="0555C01F" w14:textId="77777777" w:rsidR="00FC770A" w:rsidRPr="00125746" w:rsidRDefault="00FC770A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125746">
        <w:rPr>
          <w:rFonts w:ascii="Times New Roman" w:hAnsi="Times New Roman" w:cs="Times New Roman"/>
          <w:sz w:val="24"/>
          <w:szCs w:val="24"/>
        </w:rPr>
        <w:t xml:space="preserve">Lexi J, Moleong. </w:t>
      </w:r>
      <w:r w:rsidRPr="00125746">
        <w:rPr>
          <w:rFonts w:ascii="Times New Roman" w:hAnsi="Times New Roman" w:cs="Times New Roman"/>
          <w:i/>
          <w:iCs/>
          <w:sz w:val="24"/>
          <w:szCs w:val="24"/>
        </w:rPr>
        <w:t>Metodelogi Penelitian Kualitatif</w:t>
      </w:r>
      <w:r w:rsidRPr="00125746">
        <w:rPr>
          <w:rFonts w:ascii="Times New Roman" w:hAnsi="Times New Roman" w:cs="Times New Roman"/>
          <w:sz w:val="24"/>
          <w:szCs w:val="24"/>
        </w:rPr>
        <w:t>. (Bandung: PT. Remaja Rosda Karya, 2002.</w:t>
      </w:r>
    </w:p>
    <w:p w14:paraId="45B80E06" w14:textId="77777777" w:rsidR="00FC770A" w:rsidRPr="00125746" w:rsidRDefault="00FC770A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125746">
        <w:rPr>
          <w:rFonts w:ascii="Times New Roman" w:hAnsi="Times New Roman" w:cs="Times New Roman"/>
          <w:sz w:val="24"/>
          <w:szCs w:val="24"/>
        </w:rPr>
        <w:t xml:space="preserve">Mardalis. </w:t>
      </w:r>
      <w:r w:rsidRPr="00125746">
        <w:rPr>
          <w:rFonts w:ascii="Times New Roman" w:hAnsi="Times New Roman" w:cs="Times New Roman"/>
          <w:i/>
          <w:iCs/>
          <w:sz w:val="24"/>
          <w:szCs w:val="24"/>
        </w:rPr>
        <w:t>Metode Penelitian: Suatu Pendekatan Proposal,</w:t>
      </w:r>
      <w:r w:rsidRPr="00125746">
        <w:rPr>
          <w:rFonts w:ascii="Times New Roman" w:hAnsi="Times New Roman" w:cs="Times New Roman"/>
          <w:sz w:val="24"/>
          <w:szCs w:val="24"/>
        </w:rPr>
        <w:t>. Jakarta: Bumi Aksara, t.t.</w:t>
      </w:r>
    </w:p>
    <w:p w14:paraId="40FECED3" w14:textId="77777777" w:rsidR="005D6C34" w:rsidRDefault="005D6C34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</w:p>
    <w:p w14:paraId="0A515BE8" w14:textId="77777777" w:rsidR="00FC770A" w:rsidRPr="00125746" w:rsidRDefault="00FC770A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125746">
        <w:rPr>
          <w:rFonts w:ascii="Times New Roman" w:hAnsi="Times New Roman" w:cs="Times New Roman"/>
          <w:sz w:val="24"/>
          <w:szCs w:val="24"/>
        </w:rPr>
        <w:t xml:space="preserve">Muhammad Adnan and Kainat Anwar. “Online Learning amid the COVID-19 Pandemic: Students’ Perspectives.” </w:t>
      </w:r>
      <w:r w:rsidRPr="00125746">
        <w:rPr>
          <w:rFonts w:ascii="Times New Roman" w:hAnsi="Times New Roman" w:cs="Times New Roman"/>
          <w:i/>
          <w:iCs/>
          <w:sz w:val="24"/>
          <w:szCs w:val="24"/>
        </w:rPr>
        <w:t>Journal of Pedagogical Sociology and Psychology</w:t>
      </w:r>
      <w:r w:rsidRPr="00125746">
        <w:rPr>
          <w:rFonts w:ascii="Times New Roman" w:hAnsi="Times New Roman" w:cs="Times New Roman"/>
          <w:sz w:val="24"/>
          <w:szCs w:val="24"/>
        </w:rPr>
        <w:t xml:space="preserve"> 2, no. 1 (4 Januari 2021).</w:t>
      </w:r>
    </w:p>
    <w:p w14:paraId="6E3F924B" w14:textId="77777777" w:rsidR="005D6C34" w:rsidRDefault="005D6C34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</w:p>
    <w:p w14:paraId="17DC3E3C" w14:textId="77777777" w:rsidR="00FC770A" w:rsidRPr="00125746" w:rsidRDefault="00FC770A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125746">
        <w:rPr>
          <w:rFonts w:ascii="Times New Roman" w:hAnsi="Times New Roman" w:cs="Times New Roman"/>
          <w:sz w:val="24"/>
          <w:szCs w:val="24"/>
        </w:rPr>
        <w:t xml:space="preserve">Muri, Yusuf. </w:t>
      </w:r>
      <w:r w:rsidRPr="00125746">
        <w:rPr>
          <w:rFonts w:ascii="Times New Roman" w:hAnsi="Times New Roman" w:cs="Times New Roman"/>
          <w:i/>
          <w:iCs/>
          <w:sz w:val="24"/>
          <w:szCs w:val="24"/>
        </w:rPr>
        <w:t>Metodologi Penelitian Kuantitatif, Kualitatif, dan Penelitian Gabungan</w:t>
      </w:r>
      <w:r w:rsidRPr="00125746">
        <w:rPr>
          <w:rFonts w:ascii="Times New Roman" w:hAnsi="Times New Roman" w:cs="Times New Roman"/>
          <w:sz w:val="24"/>
          <w:szCs w:val="24"/>
        </w:rPr>
        <w:t>. Jakarta : PT. Fajar Interpratama Mandiri, 2015.</w:t>
      </w:r>
    </w:p>
    <w:p w14:paraId="774C485A" w14:textId="77777777" w:rsidR="005D6C34" w:rsidRDefault="005D6C34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</w:p>
    <w:p w14:paraId="4480AC9E" w14:textId="77777777" w:rsidR="00FC770A" w:rsidRPr="00125746" w:rsidRDefault="00FC770A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125746">
        <w:rPr>
          <w:rFonts w:ascii="Times New Roman" w:hAnsi="Times New Roman" w:cs="Times New Roman"/>
          <w:sz w:val="24"/>
          <w:szCs w:val="24"/>
        </w:rPr>
        <w:t xml:space="preserve">Nana Syaodih Sukmadinata. </w:t>
      </w:r>
      <w:r w:rsidRPr="00125746">
        <w:rPr>
          <w:rFonts w:ascii="Times New Roman" w:hAnsi="Times New Roman" w:cs="Times New Roman"/>
          <w:i/>
          <w:iCs/>
          <w:sz w:val="24"/>
          <w:szCs w:val="24"/>
        </w:rPr>
        <w:t>Metode Penelitian Pendidikan</w:t>
      </w:r>
      <w:r w:rsidRPr="00125746">
        <w:rPr>
          <w:rFonts w:ascii="Times New Roman" w:hAnsi="Times New Roman" w:cs="Times New Roman"/>
          <w:sz w:val="24"/>
          <w:szCs w:val="24"/>
        </w:rPr>
        <w:t>. (Bandung: PT. Remaja Rosdakarya, 2007.</w:t>
      </w:r>
    </w:p>
    <w:p w14:paraId="176AF00F" w14:textId="77777777" w:rsidR="005D6C34" w:rsidRDefault="005D6C34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</w:p>
    <w:p w14:paraId="7C882DF0" w14:textId="77777777" w:rsidR="00FC770A" w:rsidRPr="00125746" w:rsidRDefault="00FC770A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125746">
        <w:rPr>
          <w:rFonts w:ascii="Times New Roman" w:hAnsi="Times New Roman" w:cs="Times New Roman"/>
          <w:sz w:val="24"/>
          <w:szCs w:val="24"/>
        </w:rPr>
        <w:t xml:space="preserve">Pawero, A. M. V. D. “Strategi Internasionalisasi.” </w:t>
      </w:r>
      <w:r w:rsidRPr="00125746">
        <w:rPr>
          <w:rFonts w:ascii="Times New Roman" w:hAnsi="Times New Roman" w:cs="Times New Roman"/>
          <w:i/>
          <w:iCs/>
          <w:sz w:val="24"/>
          <w:szCs w:val="24"/>
        </w:rPr>
        <w:t>Perguruan Tinggi Swasta. UIN Maulana Malik Ibrahim Malang.</w:t>
      </w:r>
      <w:r w:rsidRPr="00125746">
        <w:rPr>
          <w:rFonts w:ascii="Times New Roman" w:hAnsi="Times New Roman" w:cs="Times New Roman"/>
          <w:sz w:val="24"/>
          <w:szCs w:val="24"/>
        </w:rPr>
        <w:t>, 2016.</w:t>
      </w:r>
    </w:p>
    <w:p w14:paraId="0F573CC3" w14:textId="77777777" w:rsidR="005D6C34" w:rsidRDefault="005D6C34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</w:p>
    <w:p w14:paraId="20C2BFF6" w14:textId="77777777" w:rsidR="00FC770A" w:rsidRPr="00125746" w:rsidRDefault="00FC770A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125746">
        <w:rPr>
          <w:rFonts w:ascii="Times New Roman" w:hAnsi="Times New Roman" w:cs="Times New Roman"/>
          <w:sz w:val="24"/>
          <w:szCs w:val="24"/>
        </w:rPr>
        <w:t xml:space="preserve">“Pengembangan Kurikulum Pembelajaran di Masa Darurat.” </w:t>
      </w:r>
      <w:r w:rsidRPr="00125746">
        <w:rPr>
          <w:rFonts w:ascii="Times New Roman" w:hAnsi="Times New Roman" w:cs="Times New Roman"/>
          <w:i/>
          <w:iCs/>
          <w:sz w:val="24"/>
          <w:szCs w:val="24"/>
        </w:rPr>
        <w:t>Institut Agama Islam Bunga Bangsa Cirebon, Universitas Muhammadiyah Cirebon</w:t>
      </w:r>
      <w:r w:rsidRPr="00125746">
        <w:rPr>
          <w:rFonts w:ascii="Times New Roman" w:hAnsi="Times New Roman" w:cs="Times New Roman"/>
          <w:sz w:val="24"/>
          <w:szCs w:val="24"/>
        </w:rPr>
        <w:t>, Desember 2020.</w:t>
      </w:r>
    </w:p>
    <w:p w14:paraId="6A4AFFE7" w14:textId="77777777" w:rsidR="005D6C34" w:rsidRDefault="005D6C34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</w:p>
    <w:p w14:paraId="5A484251" w14:textId="77777777" w:rsidR="00FC770A" w:rsidRPr="00125746" w:rsidRDefault="00FC770A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125746">
        <w:rPr>
          <w:rFonts w:ascii="Times New Roman" w:hAnsi="Times New Roman" w:cs="Times New Roman"/>
          <w:sz w:val="24"/>
          <w:szCs w:val="24"/>
        </w:rPr>
        <w:t xml:space="preserve">Peter Salim  Yenny Salim. </w:t>
      </w:r>
      <w:r w:rsidRPr="00125746">
        <w:rPr>
          <w:rFonts w:ascii="Times New Roman" w:hAnsi="Times New Roman" w:cs="Times New Roman"/>
          <w:i/>
          <w:iCs/>
          <w:sz w:val="24"/>
          <w:szCs w:val="24"/>
        </w:rPr>
        <w:t>Kamus Bahasa Indonesia Kontemporer, Modern English Perss, Jakarta, 2002, h.1598</w:t>
      </w:r>
      <w:r w:rsidRPr="00125746">
        <w:rPr>
          <w:rFonts w:ascii="Times New Roman" w:hAnsi="Times New Roman" w:cs="Times New Roman"/>
          <w:sz w:val="24"/>
          <w:szCs w:val="24"/>
        </w:rPr>
        <w:t>. Modern English Perss, 2002.</w:t>
      </w:r>
    </w:p>
    <w:p w14:paraId="212511DE" w14:textId="77777777" w:rsidR="005D6C34" w:rsidRDefault="005D6C34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</w:p>
    <w:p w14:paraId="262B2F77" w14:textId="77777777" w:rsidR="00FC770A" w:rsidRPr="00125746" w:rsidRDefault="00FC770A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125746">
        <w:rPr>
          <w:rFonts w:ascii="Times New Roman" w:hAnsi="Times New Roman" w:cs="Times New Roman"/>
          <w:sz w:val="24"/>
          <w:szCs w:val="24"/>
        </w:rPr>
        <w:t xml:space="preserve">Pratama, Rio Erwan, dan Sri Mulyati. “Pembelajaran Daring dan Luring pada Masa Pandemi Covid-19.” </w:t>
      </w:r>
      <w:r w:rsidRPr="00125746">
        <w:rPr>
          <w:rFonts w:ascii="Times New Roman" w:hAnsi="Times New Roman" w:cs="Times New Roman"/>
          <w:i/>
          <w:iCs/>
          <w:sz w:val="24"/>
          <w:szCs w:val="24"/>
        </w:rPr>
        <w:t>Gagasan Pendidikan Indonesia</w:t>
      </w:r>
      <w:r w:rsidRPr="00125746">
        <w:rPr>
          <w:rFonts w:ascii="Times New Roman" w:hAnsi="Times New Roman" w:cs="Times New Roman"/>
          <w:sz w:val="24"/>
          <w:szCs w:val="24"/>
        </w:rPr>
        <w:t xml:space="preserve"> 1, no. 2 (2020): 49–59.</w:t>
      </w:r>
    </w:p>
    <w:p w14:paraId="61C8BC73" w14:textId="77777777" w:rsidR="005D6C34" w:rsidRDefault="005D6C34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</w:p>
    <w:p w14:paraId="6CF267E8" w14:textId="77777777" w:rsidR="00FC770A" w:rsidRPr="00125746" w:rsidRDefault="00FC770A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125746">
        <w:rPr>
          <w:rFonts w:ascii="Times New Roman" w:hAnsi="Times New Roman" w:cs="Times New Roman"/>
          <w:sz w:val="24"/>
          <w:szCs w:val="24"/>
        </w:rPr>
        <w:t xml:space="preserve">Salim, A. “Wacana Posmodernisme dalam Pemikiran Pendidikan Islam.” </w:t>
      </w:r>
      <w:r w:rsidRPr="00125746">
        <w:rPr>
          <w:rFonts w:ascii="Times New Roman" w:hAnsi="Times New Roman" w:cs="Times New Roman"/>
          <w:i/>
          <w:iCs/>
          <w:sz w:val="24"/>
          <w:szCs w:val="24"/>
        </w:rPr>
        <w:t>Journal of Islamic Education Policy</w:t>
      </w:r>
      <w:r w:rsidR="001212BE">
        <w:rPr>
          <w:rFonts w:ascii="Times New Roman" w:hAnsi="Times New Roman" w:cs="Times New Roman"/>
          <w:sz w:val="24"/>
          <w:szCs w:val="24"/>
        </w:rPr>
        <w:t xml:space="preserve">, t.t., 2017. </w:t>
      </w:r>
    </w:p>
    <w:p w14:paraId="2A893135" w14:textId="77777777" w:rsidR="005D6C34" w:rsidRDefault="005D6C34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</w:p>
    <w:p w14:paraId="6C3196E4" w14:textId="77777777" w:rsidR="00FC770A" w:rsidRPr="00125746" w:rsidRDefault="00FC770A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125746">
        <w:rPr>
          <w:rFonts w:ascii="Times New Roman" w:hAnsi="Times New Roman" w:cs="Times New Roman"/>
          <w:sz w:val="24"/>
          <w:szCs w:val="24"/>
        </w:rPr>
        <w:lastRenderedPageBreak/>
        <w:t xml:space="preserve">soerjo soekanto. </w:t>
      </w:r>
      <w:r w:rsidRPr="00125746">
        <w:rPr>
          <w:rFonts w:ascii="Times New Roman" w:hAnsi="Times New Roman" w:cs="Times New Roman"/>
          <w:i/>
          <w:iCs/>
          <w:sz w:val="24"/>
          <w:szCs w:val="24"/>
        </w:rPr>
        <w:t>pengantar penelitian hukum</w:t>
      </w:r>
      <w:r w:rsidRPr="00125746">
        <w:rPr>
          <w:rFonts w:ascii="Times New Roman" w:hAnsi="Times New Roman" w:cs="Times New Roman"/>
          <w:sz w:val="24"/>
          <w:szCs w:val="24"/>
        </w:rPr>
        <w:t>. II. Jakarta Unversitas Indonesia Press, 1986.</w:t>
      </w:r>
    </w:p>
    <w:p w14:paraId="4576A476" w14:textId="77777777" w:rsidR="005D6C34" w:rsidRDefault="005D6C34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</w:p>
    <w:p w14:paraId="7390119D" w14:textId="77777777" w:rsidR="00FC770A" w:rsidRPr="00125746" w:rsidRDefault="00FC770A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125746">
        <w:rPr>
          <w:rFonts w:ascii="Times New Roman" w:hAnsi="Times New Roman" w:cs="Times New Roman"/>
          <w:sz w:val="24"/>
          <w:szCs w:val="24"/>
        </w:rPr>
        <w:t xml:space="preserve">Suharsimi Arikunto. </w:t>
      </w:r>
      <w:r w:rsidRPr="00125746">
        <w:rPr>
          <w:rFonts w:ascii="Times New Roman" w:hAnsi="Times New Roman" w:cs="Times New Roman"/>
          <w:i/>
          <w:iCs/>
          <w:sz w:val="24"/>
          <w:szCs w:val="24"/>
        </w:rPr>
        <w:t>Prosedur Penelitian Suatu Pendekatan Praktek</w:t>
      </w:r>
      <w:r w:rsidRPr="00125746">
        <w:rPr>
          <w:rFonts w:ascii="Times New Roman" w:hAnsi="Times New Roman" w:cs="Times New Roman"/>
          <w:sz w:val="24"/>
          <w:szCs w:val="24"/>
        </w:rPr>
        <w:t>, 1991.</w:t>
      </w:r>
    </w:p>
    <w:p w14:paraId="7900B090" w14:textId="77777777" w:rsidR="005D6C34" w:rsidRDefault="005D6C34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</w:p>
    <w:p w14:paraId="2A828052" w14:textId="77777777" w:rsidR="00FC770A" w:rsidRPr="00125746" w:rsidRDefault="00FC770A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125746">
        <w:rPr>
          <w:rFonts w:ascii="Times New Roman" w:hAnsi="Times New Roman" w:cs="Times New Roman"/>
          <w:sz w:val="24"/>
          <w:szCs w:val="24"/>
        </w:rPr>
        <w:t xml:space="preserve">Suharsmi Arikunto. </w:t>
      </w:r>
      <w:r w:rsidRPr="00125746">
        <w:rPr>
          <w:rFonts w:ascii="Times New Roman" w:hAnsi="Times New Roman" w:cs="Times New Roman"/>
          <w:i/>
          <w:iCs/>
          <w:sz w:val="24"/>
          <w:szCs w:val="24"/>
        </w:rPr>
        <w:t>penelitian suatu pendekatan</w:t>
      </w:r>
      <w:r w:rsidRPr="00125746">
        <w:rPr>
          <w:rFonts w:ascii="Times New Roman" w:hAnsi="Times New Roman" w:cs="Times New Roman"/>
          <w:sz w:val="24"/>
          <w:szCs w:val="24"/>
        </w:rPr>
        <w:t>. jakarta rineke cipta, 2020.</w:t>
      </w:r>
    </w:p>
    <w:p w14:paraId="6B8194F1" w14:textId="77777777" w:rsidR="005D6C34" w:rsidRDefault="005D6C34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</w:p>
    <w:p w14:paraId="653BC282" w14:textId="77777777" w:rsidR="00FC770A" w:rsidRPr="00125746" w:rsidRDefault="00FC770A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125746">
        <w:rPr>
          <w:rFonts w:ascii="Times New Roman" w:hAnsi="Times New Roman" w:cs="Times New Roman"/>
          <w:sz w:val="24"/>
          <w:szCs w:val="24"/>
        </w:rPr>
        <w:t xml:space="preserve">Umi Muzayanah, A.M. Wibowo,Siti Muawanah. “Executive summary Kurikulum Darurat di Tengah Pandemi Covid-19.” </w:t>
      </w:r>
      <w:r w:rsidRPr="00125746">
        <w:rPr>
          <w:rFonts w:ascii="Times New Roman" w:hAnsi="Times New Roman" w:cs="Times New Roman"/>
          <w:i/>
          <w:iCs/>
          <w:sz w:val="24"/>
          <w:szCs w:val="24"/>
        </w:rPr>
        <w:t>Peneliti Bidang Pendidikan Agama dan Keagamaan Balai Penelitian dan Pengembangan Agama Semarang</w:t>
      </w:r>
      <w:r w:rsidRPr="00125746">
        <w:rPr>
          <w:rFonts w:ascii="Times New Roman" w:hAnsi="Times New Roman" w:cs="Times New Roman"/>
          <w:sz w:val="24"/>
          <w:szCs w:val="24"/>
        </w:rPr>
        <w:t>, t.t.</w:t>
      </w:r>
    </w:p>
    <w:p w14:paraId="40A1D0DD" w14:textId="77777777" w:rsidR="005D6C34" w:rsidRDefault="005D6C34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</w:p>
    <w:p w14:paraId="1AD68DBF" w14:textId="77777777" w:rsidR="00FC770A" w:rsidRPr="00125746" w:rsidRDefault="00FC770A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125746">
        <w:rPr>
          <w:rFonts w:ascii="Times New Roman" w:hAnsi="Times New Roman" w:cs="Times New Roman"/>
          <w:sz w:val="24"/>
          <w:szCs w:val="24"/>
        </w:rPr>
        <w:t xml:space="preserve">Wijoyo, Hadion, dan Partono Nyanasuryanadi. “Analisis Efektifitas Penerapan Kurikulum Pendidikan Sekolah Minggu Buddha Di Masa Pandemi Covid-19.” </w:t>
      </w:r>
      <w:r w:rsidRPr="00125746">
        <w:rPr>
          <w:rFonts w:ascii="Times New Roman" w:hAnsi="Times New Roman" w:cs="Times New Roman"/>
          <w:i/>
          <w:iCs/>
          <w:sz w:val="24"/>
          <w:szCs w:val="24"/>
        </w:rPr>
        <w:t>JP3M: Jurnal Pendidikan, Pembelajaran Dan Pemberdayaan Masyarakat</w:t>
      </w:r>
      <w:r w:rsidRPr="00125746">
        <w:rPr>
          <w:rFonts w:ascii="Times New Roman" w:hAnsi="Times New Roman" w:cs="Times New Roman"/>
          <w:sz w:val="24"/>
          <w:szCs w:val="24"/>
        </w:rPr>
        <w:t xml:space="preserve"> 2, no. 2 (18 </w:t>
      </w:r>
      <w:r w:rsidR="001212BE">
        <w:rPr>
          <w:rFonts w:ascii="Times New Roman" w:hAnsi="Times New Roman" w:cs="Times New Roman"/>
          <w:sz w:val="24"/>
          <w:szCs w:val="24"/>
        </w:rPr>
        <w:t xml:space="preserve">September 2020): 166–74. </w:t>
      </w:r>
    </w:p>
    <w:p w14:paraId="34089B99" w14:textId="77777777" w:rsidR="005D6C34" w:rsidRDefault="005D6C34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</w:p>
    <w:p w14:paraId="494613CC" w14:textId="77777777" w:rsidR="00FC770A" w:rsidRPr="00125746" w:rsidRDefault="00FC770A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125746">
        <w:rPr>
          <w:rFonts w:ascii="Times New Roman" w:hAnsi="Times New Roman" w:cs="Times New Roman"/>
          <w:sz w:val="24"/>
          <w:szCs w:val="24"/>
        </w:rPr>
        <w:t xml:space="preserve">Winarno dan Johan Setiawan,. “Penerapan Sistem E-Learning pada Komunitas Pendidikan Sekolah Rumah (Home Schooling) Ultima InfoSys :  4, no. 1 (Juni, 2013): 46;” </w:t>
      </w:r>
      <w:r w:rsidRPr="00125746">
        <w:rPr>
          <w:rFonts w:ascii="Times New Roman" w:hAnsi="Times New Roman" w:cs="Times New Roman"/>
          <w:i/>
          <w:iCs/>
          <w:sz w:val="24"/>
          <w:szCs w:val="24"/>
        </w:rPr>
        <w:t>Jurnal Ilmu Sistem Informasi</w:t>
      </w:r>
      <w:r w:rsidRPr="00125746">
        <w:rPr>
          <w:rFonts w:ascii="Times New Roman" w:hAnsi="Times New Roman" w:cs="Times New Roman"/>
          <w:sz w:val="24"/>
          <w:szCs w:val="24"/>
        </w:rPr>
        <w:t xml:space="preserve"> 4, no. 1 (2013): 46.</w:t>
      </w:r>
    </w:p>
    <w:p w14:paraId="2072636F" w14:textId="77777777" w:rsidR="005D6C34" w:rsidRDefault="005D6C34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</w:p>
    <w:p w14:paraId="5F5D697F" w14:textId="77777777" w:rsidR="00FC770A" w:rsidRPr="00125746" w:rsidRDefault="00FC770A" w:rsidP="009F75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125746">
        <w:rPr>
          <w:rFonts w:ascii="Times New Roman" w:hAnsi="Times New Roman" w:cs="Times New Roman"/>
          <w:sz w:val="24"/>
          <w:szCs w:val="24"/>
        </w:rPr>
        <w:t xml:space="preserve">Yan Setiawan. </w:t>
      </w:r>
      <w:r w:rsidRPr="00125746">
        <w:rPr>
          <w:rFonts w:ascii="Times New Roman" w:hAnsi="Times New Roman" w:cs="Times New Roman"/>
          <w:i/>
          <w:iCs/>
          <w:sz w:val="24"/>
          <w:szCs w:val="24"/>
        </w:rPr>
        <w:t>Pemanfaatan Kelas Maya untuk Pembelajaran Daring</w:t>
      </w:r>
      <w:r w:rsidRPr="00125746">
        <w:rPr>
          <w:rFonts w:ascii="Times New Roman" w:hAnsi="Times New Roman" w:cs="Times New Roman"/>
          <w:sz w:val="24"/>
          <w:szCs w:val="24"/>
        </w:rPr>
        <w:t>. Jakarta: Kementerian Pendidikan dan Kebudayaan, 2018.</w:t>
      </w:r>
    </w:p>
    <w:p w14:paraId="1DA5149D" w14:textId="77777777" w:rsidR="00CA4A5E" w:rsidRDefault="00FC770A" w:rsidP="009F75C9">
      <w:pPr>
        <w:spacing w:line="240" w:lineRule="auto"/>
      </w:pPr>
      <w:r w:rsidRPr="00125746">
        <w:rPr>
          <w:rFonts w:asciiTheme="majorBidi" w:hAnsiTheme="majorBidi" w:cstheme="majorBidi"/>
          <w:sz w:val="24"/>
          <w:szCs w:val="24"/>
        </w:rPr>
        <w:fldChar w:fldCharType="end"/>
      </w:r>
    </w:p>
    <w:sectPr w:rsidR="00CA4A5E" w:rsidSect="00FC770A">
      <w:pgSz w:w="11906" w:h="16838" w:code="9"/>
      <w:pgMar w:top="2268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C770A"/>
    <w:rsid w:val="001212BE"/>
    <w:rsid w:val="005D6C34"/>
    <w:rsid w:val="006B6A7B"/>
    <w:rsid w:val="008130F9"/>
    <w:rsid w:val="009C2B3E"/>
    <w:rsid w:val="009F75C9"/>
    <w:rsid w:val="00CA4A5E"/>
    <w:rsid w:val="00CD502D"/>
    <w:rsid w:val="00D6205E"/>
    <w:rsid w:val="00FC77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F22E143"/>
  <w15:chartTrackingRefBased/>
  <w15:docId w15:val="{8F8F85C6-6B40-4D63-AB2C-6C3CB82732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C770A"/>
    <w:pPr>
      <w:spacing w:after="0" w:line="480" w:lineRule="auto"/>
      <w:ind w:firstLine="562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FC770A"/>
    <w:pPr>
      <w:spacing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710</Words>
  <Characters>4053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ASUS</cp:lastModifiedBy>
  <cp:revision>4</cp:revision>
  <dcterms:created xsi:type="dcterms:W3CDTF">2021-08-16T14:47:00Z</dcterms:created>
  <dcterms:modified xsi:type="dcterms:W3CDTF">2021-08-23T04:05:00Z</dcterms:modified>
</cp:coreProperties>
</file>